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Pr>
          <w:sz w:val="18"/>
          <w:szCs w:val="18"/>
        </w:rPr>
        <w:t xml:space="preserve"> </w:t>
      </w:r>
      <w:r w:rsidR="00BD670B">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1943FE">
        <w:rPr>
          <w:sz w:val="18"/>
          <w:szCs w:val="18"/>
          <w:lang w:val="de-CH"/>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w:t>
      </w:r>
      <w:r w:rsidRPr="001943FE">
        <w:rPr>
          <w:sz w:val="16"/>
          <w:szCs w:val="16"/>
          <w:lang w:val="de-CH"/>
        </w:rPr>
        <w:t>@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17FCABB7" w:rsidR="004D72B5" w:rsidRDefault="009303D9" w:rsidP="00972203">
      <w:pPr>
        <w:pStyle w:val="Abstract"/>
        <w:rPr>
          <w:i/>
          <w:iCs/>
        </w:rPr>
      </w:pPr>
      <w:r>
        <w:rPr>
          <w:i/>
          <w:iCs/>
        </w:rPr>
        <w:t>Abstract</w:t>
      </w:r>
      <w:r>
        <w:t>—</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168A324A" w:rsidR="000F3001" w:rsidRDefault="000F3001" w:rsidP="000F3001">
      <w:pPr>
        <w:jc w:val="both"/>
      </w:pPr>
      <w:r>
        <w:t>T</w:t>
      </w:r>
      <w:r>
        <w:t xml:space="preserve">his text classification task is focused on the evaluation and comparison of several natural language processing methods for sentiment classification. For this purpose, we use a dataset with 50 thousand film reviews from the IMDB platform. A dataset that is often used for benchmarks in the NLP environment. The dataset is suitable for a binary sentiment classification as it is </w:t>
      </w:r>
      <w:r>
        <w:t>labeled</w:t>
      </w:r>
      <w:r>
        <w:t xml:space="preserve"> with the binary feature "sentiment" </w:t>
      </w:r>
      <w:r>
        <w:t>which</w:t>
      </w:r>
      <w:r>
        <w:t xml:space="preserve"> either takes on the value "positive", if the sentiment of the review is positive, or "negative" if the sentiment is negative</w:t>
      </w:r>
      <w:r>
        <w:t xml:space="preserve"> </w:t>
      </w:r>
      <w:r>
        <w:fldChar w:fldCharType="begin"/>
      </w:r>
      <w:r>
        <w:instrText xml:space="preserve"> ADDIN ZOTERO_ITEM CSL_CITATION {"citationID":"hlJILj5G","properties":{"formattedCitation":"[1]","plainCitation":"[1]","noteIndex":0},"citationItems":[{"id":497,"uris":["http://zotero.org/users/8501972/items/LV5AVEF7"],"uri":["http://zotero.org/users/8501972/items/LV5AVEF7"],"itemData":{"id":497,"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w:t>
      </w:r>
      <w:r>
        <w:t xml:space="preserve"> An example record of the dataset would be: </w:t>
      </w:r>
    </w:p>
    <w:p w14:paraId="4EB800A5" w14:textId="77777777" w:rsidR="000F3001" w:rsidRDefault="000F3001" w:rsidP="000F3001">
      <w:pPr>
        <w:jc w:val="both"/>
      </w:pPr>
    </w:p>
    <w:p w14:paraId="17056942" w14:textId="1213F834" w:rsidR="000F3001" w:rsidRDefault="000F3001" w:rsidP="000F3001">
      <w:pPr>
        <w:pStyle w:val="Beschriftung"/>
        <w:keepNext/>
        <w:spacing w:after="0pt"/>
      </w:pPr>
      <w:r>
        <w:t xml:space="preserve">Table </w:t>
      </w:r>
      <w:r>
        <w:fldChar w:fldCharType="begin"/>
      </w:r>
      <w:r>
        <w:instrText xml:space="preserve"> SEQ Table \* ARABIC </w:instrText>
      </w:r>
      <w:r>
        <w:fldChar w:fldCharType="separate"/>
      </w:r>
      <w:r>
        <w:rPr>
          <w:noProof/>
        </w:rPr>
        <w:t>1</w:t>
      </w:r>
      <w:r>
        <w:fldChar w:fldCharType="end"/>
      </w:r>
      <w:r>
        <w:t xml:space="preserve">, Example of a review in the </w:t>
      </w:r>
      <w:proofErr w:type="spellStart"/>
      <w:r>
        <w:t>imdb</w:t>
      </w:r>
      <w:proofErr w:type="spellEnd"/>
      <w:r>
        <w:t xml:space="preserve"> dataset</w:t>
      </w:r>
    </w:p>
    <w:tbl>
      <w:tblPr>
        <w:tblStyle w:val="Tabellenraster"/>
        <w:tblW w:w="0pt" w:type="auto"/>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 xml:space="preserve">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w:t>
      </w:r>
      <w:r>
        <w:t>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B27DEA1" w:rsidR="009303D9" w:rsidRDefault="001943FE" w:rsidP="006B6B66">
      <w:pPr>
        <w:pStyle w:val="berschrift1"/>
      </w:pPr>
      <w:r>
        <w:t>Preprocessing</w:t>
      </w:r>
    </w:p>
    <w:p w14:paraId="50CC6E38" w14:textId="77777777" w:rsidR="00913EE6" w:rsidRDefault="00913EE6" w:rsidP="00913EE6"/>
    <w:p w14:paraId="224E9DC6" w14:textId="3DD3FF70" w:rsidR="009303D9" w:rsidRDefault="001943FE" w:rsidP="006B6B66">
      <w:pPr>
        <w:pStyle w:val="berschrift1"/>
      </w:pPr>
      <w:r>
        <w:t>Modelling</w:t>
      </w:r>
    </w:p>
    <w:p w14:paraId="75E8CB2D" w14:textId="71A4585F" w:rsidR="006216EB" w:rsidRPr="006216EB" w:rsidRDefault="006216EB" w:rsidP="006216EB">
      <w:pPr>
        <w:pStyle w:val="berschrift2"/>
        <w:jc w:val="both"/>
      </w:pPr>
      <w:r>
        <w:t>Baseline Model</w:t>
      </w:r>
    </w:p>
    <w:p w14:paraId="5D63C796" w14:textId="0A56C519" w:rsidR="006216EB" w:rsidRDefault="006216EB" w:rsidP="006216EB">
      <w:pPr>
        <w:pStyle w:val="berschrift2"/>
      </w:pPr>
      <w:r>
        <w:t>Probabilistic Models</w:t>
      </w:r>
    </w:p>
    <w:p w14:paraId="037DC178" w14:textId="46C1929A" w:rsidR="006216EB" w:rsidRDefault="006216EB" w:rsidP="006216EB">
      <w:pPr>
        <w:pStyle w:val="berschrift3"/>
      </w:pPr>
      <w:r>
        <w:t>Bag of Words</w:t>
      </w:r>
    </w:p>
    <w:p w14:paraId="0B21FE4F" w14:textId="17CC699F" w:rsidR="006216EB" w:rsidRPr="006216EB" w:rsidRDefault="006216EB" w:rsidP="006216EB">
      <w:pPr>
        <w:pStyle w:val="berschrift3"/>
      </w:pPr>
      <w:r>
        <w:t>TF-IDF</w:t>
      </w:r>
    </w:p>
    <w:p w14:paraId="4693C103" w14:textId="2C1C7DDB" w:rsidR="006216EB" w:rsidRDefault="006216EB" w:rsidP="006216EB">
      <w:pPr>
        <w:pStyle w:val="berschrift2"/>
      </w:pPr>
      <w:r>
        <w:t>Deepl Learning Models</w:t>
      </w:r>
    </w:p>
    <w:p w14:paraId="5C1514FF" w14:textId="1B4954D2" w:rsidR="006216EB" w:rsidRDefault="006216EB" w:rsidP="006216EB">
      <w:pPr>
        <w:pStyle w:val="berschrift3"/>
      </w:pPr>
      <w:r>
        <w:t>Bidirectional LSTM</w:t>
      </w:r>
    </w:p>
    <w:p w14:paraId="6747BE13" w14:textId="2C58E56A" w:rsidR="006216EB" w:rsidRPr="006216EB" w:rsidRDefault="006216EB" w:rsidP="006216EB">
      <w:pPr>
        <w:pStyle w:val="berschrift3"/>
      </w:pPr>
      <w:r>
        <w:t>BERT</w:t>
      </w:r>
    </w:p>
    <w:p w14:paraId="70AF9E58" w14:textId="6C9205F9" w:rsidR="009303D9" w:rsidRDefault="001943FE" w:rsidP="006B6B66">
      <w:pPr>
        <w:pStyle w:val="berschrift1"/>
      </w:pPr>
      <w:r>
        <w:t>Evaluation</w:t>
      </w:r>
    </w:p>
    <w:p w14:paraId="38FC0D48" w14:textId="4D538CE7" w:rsidR="006216EB" w:rsidRPr="006216EB" w:rsidRDefault="006216EB" w:rsidP="006216EB">
      <w:pPr>
        <w:pStyle w:val="berschrift1"/>
      </w:pPr>
      <w:r>
        <w:t>Results</w:t>
      </w:r>
    </w:p>
    <w:p w14:paraId="28650842" w14:textId="46FA9F86" w:rsidR="000F3001" w:rsidRPr="000F3001" w:rsidRDefault="009303D9" w:rsidP="000F3001">
      <w:pPr>
        <w:pStyle w:val="berschrift5"/>
      </w:pPr>
      <w:r w:rsidRPr="005B520E">
        <w:t>References</w:t>
      </w:r>
    </w:p>
    <w:p w14:paraId="71AD563B" w14:textId="77777777" w:rsidR="000F3001" w:rsidRPr="000F3001" w:rsidRDefault="000F3001" w:rsidP="000F3001">
      <w:pPr>
        <w:pStyle w:val="Literaturverzeichnis"/>
        <w:jc w:val="start"/>
      </w:pPr>
      <w:r>
        <w:fldChar w:fldCharType="begin"/>
      </w:r>
      <w:r>
        <w:instrText xml:space="preserve"> ADDIN ZOTERO_BIBL {"uncited":[],"omitted":[],"custom":[]} CSL_BIBLIOGRAPHY </w:instrText>
      </w:r>
      <w:r>
        <w:fldChar w:fldCharType="separate"/>
      </w:r>
      <w:r w:rsidRPr="000F3001">
        <w:t>[1]</w:t>
      </w:r>
      <w:r w:rsidRPr="000F3001">
        <w:tab/>
        <w:t>“Sentiment Analysis.” http://ai.stanford.edu/~amaas/data/sentiment/ (accessed Oct. 31, 2021).</w:t>
      </w:r>
    </w:p>
    <w:p w14:paraId="408A8720" w14:textId="25F1CD10" w:rsidR="009303D9" w:rsidRPr="005B520E" w:rsidRDefault="000F3001">
      <w:r>
        <w:fldChar w:fldCharType="end"/>
      </w:r>
    </w:p>
    <w:p w14:paraId="25818EF1" w14:textId="77777777" w:rsidR="009303D9" w:rsidRDefault="009303D9" w:rsidP="00836367">
      <w:pPr>
        <w:pStyle w:val="references"/>
        <w:numPr>
          <w:ilvl w:val="0"/>
          <w:numId w:val="0"/>
        </w:numPr>
        <w:ind w:start="18pt" w:hanging="18pt"/>
      </w:pPr>
    </w:p>
    <w:p w14:paraId="76558C7D" w14:textId="082ED696"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AFB888D" w14:textId="77777777" w:rsidR="009303D9" w:rsidRDefault="003B2B40" w:rsidP="005B520E">
      <w:r>
        <w:rPr>
          <w:noProof/>
        </w:rPr>
        <w:drawing>
          <wp:anchor distT="0" distB="0" distL="114300" distR="114300" simplePos="0" relativeHeight="251657728" behindDoc="1" locked="0" layoutInCell="1" allowOverlap="1" wp14:anchorId="2EB26DDA" wp14:editId="2431FA6E">
            <wp:simplePos x="0" y="0"/>
            <wp:positionH relativeFrom="margin">
              <wp:posOffset>3554095</wp:posOffset>
            </wp:positionH>
            <wp:positionV relativeFrom="paragraph">
              <wp:posOffset>1461135</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635D56ED"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0EDCAE5F" w14:textId="77777777" w:rsidR="0080791D" w:rsidRDefault="0080791D" w:rsidP="00E7596C">
                        <w:pPr>
                          <w:pStyle w:val="Textkrper"/>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26BF2BF" w14:textId="77777777" w:rsidR="00494395" w:rsidRDefault="00494395" w:rsidP="001A3B3D">
      <w:r>
        <w:separator/>
      </w:r>
    </w:p>
  </w:endnote>
  <w:endnote w:type="continuationSeparator" w:id="0">
    <w:p w14:paraId="1A56306B" w14:textId="77777777" w:rsidR="00494395" w:rsidRDefault="0049439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7EE83C6" w14:textId="77777777" w:rsidR="00494395" w:rsidRDefault="00494395" w:rsidP="001A3B3D">
      <w:r>
        <w:separator/>
      </w:r>
    </w:p>
  </w:footnote>
  <w:footnote w:type="continuationSeparator" w:id="0">
    <w:p w14:paraId="3C9D8675" w14:textId="77777777" w:rsidR="00494395" w:rsidRDefault="0049439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berschrift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0F3001"/>
    <w:rsid w:val="001943FE"/>
    <w:rsid w:val="001A2EFD"/>
    <w:rsid w:val="001A3B3D"/>
    <w:rsid w:val="001B67DC"/>
    <w:rsid w:val="002254A9"/>
    <w:rsid w:val="00233D97"/>
    <w:rsid w:val="002347A2"/>
    <w:rsid w:val="002850E3"/>
    <w:rsid w:val="00354FCF"/>
    <w:rsid w:val="003A19E2"/>
    <w:rsid w:val="003B2B40"/>
    <w:rsid w:val="003B4E04"/>
    <w:rsid w:val="003F5A08"/>
    <w:rsid w:val="00420716"/>
    <w:rsid w:val="004325FB"/>
    <w:rsid w:val="004432BA"/>
    <w:rsid w:val="0044407E"/>
    <w:rsid w:val="00447BB9"/>
    <w:rsid w:val="0046031D"/>
    <w:rsid w:val="00473AC9"/>
    <w:rsid w:val="00494395"/>
    <w:rsid w:val="004D72B5"/>
    <w:rsid w:val="00551B7F"/>
    <w:rsid w:val="0056610F"/>
    <w:rsid w:val="00575BCA"/>
    <w:rsid w:val="005B0344"/>
    <w:rsid w:val="005B520E"/>
    <w:rsid w:val="005E2800"/>
    <w:rsid w:val="00605825"/>
    <w:rsid w:val="006216EB"/>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F6E2C"/>
    <w:rsid w:val="00913EE6"/>
    <w:rsid w:val="009303D9"/>
    <w:rsid w:val="00933C64"/>
    <w:rsid w:val="00972203"/>
    <w:rsid w:val="009F1D79"/>
    <w:rsid w:val="00A059B3"/>
    <w:rsid w:val="00AE3409"/>
    <w:rsid w:val="00B11A60"/>
    <w:rsid w:val="00B22613"/>
    <w:rsid w:val="00B44A76"/>
    <w:rsid w:val="00B768D1"/>
    <w:rsid w:val="00BA1025"/>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E07383"/>
    <w:rsid w:val="00E165BC"/>
    <w:rsid w:val="00E61E12"/>
    <w:rsid w:val="00E7596C"/>
    <w:rsid w:val="00E878F2"/>
    <w:rsid w:val="00ED0149"/>
    <w:rsid w:val="00EF7DE3"/>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1</Pages>
  <Words>408</Words>
  <Characters>2331</Characters>
  <Application>Microsoft Office Word</Application>
  <DocSecurity>0</DocSecurity>
  <Lines>19</Lines>
  <Paragraphs>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man Studer</cp:lastModifiedBy>
  <cp:revision>4</cp:revision>
  <dcterms:created xsi:type="dcterms:W3CDTF">2019-01-08T18:42:00Z</dcterms:created>
  <dcterms:modified xsi:type="dcterms:W3CDTF">2021-10-31T13:55: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ZpWkpxf4"/&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